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2E15CC8" w14:textId="468C561B" w:rsidR="00084F22" w:rsidRPr="00E452BE" w:rsidRDefault="002A1B6B" w:rsidP="00084F22">
      <w:pPr>
        <w:spacing w:before="100" w:beforeAutospacing="1" w:after="100" w:afterAutospacing="1" w:line="240" w:lineRule="auto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4"/>
        </w:rPr>
        <w:t>S6</w:t>
      </w:r>
      <w:bookmarkStart w:id="0" w:name="_GoBack"/>
      <w:bookmarkEnd w:id="0"/>
      <w:r w:rsidR="008E17C0" w:rsidRPr="00E452BE">
        <w:rPr>
          <w:rFonts w:ascii="Times New Roman" w:hAnsi="Times New Roman" w:cs="Times New Roman"/>
          <w:sz w:val="24"/>
        </w:rPr>
        <w:t xml:space="preserve"> Table: </w:t>
      </w:r>
      <w:r w:rsidR="00084F22" w:rsidRPr="00E452BE">
        <w:rPr>
          <w:rFonts w:ascii="Times New Roman" w:hAnsi="Times New Roman" w:cs="Times New Roman"/>
          <w:sz w:val="24"/>
        </w:rPr>
        <w:t xml:space="preserve">Consolidated criteria for reporting qualitative research (COREQ): a 32-item checklist </w:t>
      </w: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275"/>
        <w:gridCol w:w="2067"/>
        <w:gridCol w:w="3852"/>
        <w:gridCol w:w="2136"/>
      </w:tblGrid>
      <w:tr w:rsidR="00084F22" w:rsidRPr="00E452BE" w14:paraId="7011BA29" w14:textId="77777777" w:rsidTr="00084F22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AB13654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No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B7E0DE7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Item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DE84B81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Guide questions/description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3A585FB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Response </w:t>
            </w:r>
          </w:p>
        </w:tc>
      </w:tr>
      <w:tr w:rsidR="00084F22" w:rsidRPr="00E452BE" w14:paraId="1E0E81E4" w14:textId="77777777" w:rsidTr="00084F22">
        <w:tc>
          <w:tcPr>
            <w:tcW w:w="0" w:type="auto"/>
            <w:gridSpan w:val="4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31F97C6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Domain 1: Research team and reflexivity </w:t>
            </w:r>
          </w:p>
        </w:tc>
      </w:tr>
      <w:tr w:rsidR="00084F22" w:rsidRPr="00E452BE" w14:paraId="7E20AC17" w14:textId="77777777" w:rsidTr="00084F22">
        <w:tc>
          <w:tcPr>
            <w:tcW w:w="0" w:type="auto"/>
            <w:gridSpan w:val="4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D99BE27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Personal Characteristics </w:t>
            </w:r>
          </w:p>
        </w:tc>
      </w:tr>
      <w:tr w:rsidR="00084F22" w:rsidRPr="00E452BE" w14:paraId="584E1F40" w14:textId="77777777" w:rsidTr="00084F22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676EAF6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1.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B20BBE7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Interviewer/facilitator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1D57346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Which author/s conducted the interview or focus group? </w:t>
            </w:r>
          </w:p>
        </w:tc>
        <w:tc>
          <w:tcPr>
            <w:tcW w:w="0" w:type="auto"/>
            <w:vMerge w:val="restart"/>
            <w:tcBorders>
              <w:top w:val="single" w:sz="4" w:space="0" w:color="000000"/>
              <w:left w:val="single" w:sz="4" w:space="0" w:color="000000"/>
              <w:right w:val="single" w:sz="4" w:space="0" w:color="000000"/>
            </w:tcBorders>
            <w:vAlign w:val="center"/>
            <w:hideMark/>
          </w:tcPr>
          <w:p w14:paraId="44B3FC8D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We were not involved in any data collection – no interviews or focus groups were conducted. </w:t>
            </w:r>
          </w:p>
          <w:p w14:paraId="47EC88EF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084F22" w:rsidRPr="00E452BE" w14:paraId="4FFFFCAB" w14:textId="77777777" w:rsidTr="00084F22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811BFB4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2.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BF433FB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Credentials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27B0AFD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What were the researcher's credentials? E.g. PhD, MD </w:t>
            </w:r>
          </w:p>
        </w:tc>
        <w:tc>
          <w:tcPr>
            <w:tcW w:w="0" w:type="auto"/>
            <w:vMerge/>
            <w:tcBorders>
              <w:left w:val="single" w:sz="4" w:space="0" w:color="000000"/>
              <w:right w:val="single" w:sz="4" w:space="0" w:color="000000"/>
            </w:tcBorders>
            <w:vAlign w:val="center"/>
            <w:hideMark/>
          </w:tcPr>
          <w:p w14:paraId="1561477B" w14:textId="77777777" w:rsidR="00084F22" w:rsidRPr="00E452BE" w:rsidRDefault="00084F22" w:rsidP="00084F22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084F22" w:rsidRPr="00E452BE" w14:paraId="0502C510" w14:textId="77777777" w:rsidTr="00084F22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A8D14CC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3.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163A670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Occupation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6F4BF5F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What was their occupation at the time of the study? </w:t>
            </w:r>
          </w:p>
        </w:tc>
        <w:tc>
          <w:tcPr>
            <w:tcW w:w="0" w:type="auto"/>
            <w:vMerge/>
            <w:tcBorders>
              <w:left w:val="single" w:sz="4" w:space="0" w:color="000000"/>
              <w:right w:val="single" w:sz="4" w:space="0" w:color="000000"/>
            </w:tcBorders>
            <w:vAlign w:val="center"/>
            <w:hideMark/>
          </w:tcPr>
          <w:p w14:paraId="565E918D" w14:textId="77777777" w:rsidR="00084F22" w:rsidRPr="00E452BE" w:rsidRDefault="00084F22" w:rsidP="00084F22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084F22" w:rsidRPr="00E452BE" w14:paraId="31B4709C" w14:textId="77777777" w:rsidTr="00084F22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64EAD6F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4.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3606520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Gender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4144262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Was the researcher male or female? </w:t>
            </w:r>
          </w:p>
        </w:tc>
        <w:tc>
          <w:tcPr>
            <w:tcW w:w="0" w:type="auto"/>
            <w:vMerge/>
            <w:tcBorders>
              <w:left w:val="single" w:sz="4" w:space="0" w:color="000000"/>
              <w:right w:val="single" w:sz="4" w:space="0" w:color="000000"/>
            </w:tcBorders>
            <w:vAlign w:val="center"/>
            <w:hideMark/>
          </w:tcPr>
          <w:p w14:paraId="5843878F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084F22" w:rsidRPr="00E452BE" w14:paraId="5AA760AA" w14:textId="77777777" w:rsidTr="00084F22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250ED95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5.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5B74FF6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Experience and training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4835A53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What experience or training did the researcher have? </w:t>
            </w:r>
          </w:p>
        </w:tc>
        <w:tc>
          <w:tcPr>
            <w:tcW w:w="0" w:type="auto"/>
            <w:vMerge/>
            <w:tcBorders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E2CE058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084F22" w:rsidRPr="00E452BE" w14:paraId="0B46FCBE" w14:textId="77777777" w:rsidTr="00084F22">
        <w:tc>
          <w:tcPr>
            <w:tcW w:w="0" w:type="auto"/>
            <w:gridSpan w:val="4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2344BA6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Relationship with participants </w:t>
            </w:r>
          </w:p>
        </w:tc>
      </w:tr>
      <w:tr w:rsidR="00084F22" w:rsidRPr="00E452BE" w14:paraId="704C7445" w14:textId="77777777" w:rsidTr="00084F22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D5ACBE8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6.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F4D56AD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Relationship established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5030B0E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Was a relationship established prior to study commencement? </w:t>
            </w:r>
          </w:p>
        </w:tc>
        <w:tc>
          <w:tcPr>
            <w:tcW w:w="0" w:type="auto"/>
            <w:vMerge w:val="restart"/>
            <w:tcBorders>
              <w:top w:val="single" w:sz="4" w:space="0" w:color="000000"/>
              <w:left w:val="single" w:sz="4" w:space="0" w:color="000000"/>
              <w:right w:val="single" w:sz="4" w:space="0" w:color="000000"/>
            </w:tcBorders>
            <w:vAlign w:val="center"/>
            <w:hideMark/>
          </w:tcPr>
          <w:p w14:paraId="50CBFA9E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We were not involved in any data collection – no interviews or focus groups were conducted. </w:t>
            </w:r>
          </w:p>
          <w:p w14:paraId="3C5A53C5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084F22" w:rsidRPr="00E452BE" w14:paraId="58ED83ED" w14:textId="77777777" w:rsidTr="00084F22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01574C0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7.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22CC2FE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Participant knowledge of the interviewer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A414A90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What did the participants know about the researcher? </w:t>
            </w:r>
            <w:proofErr w:type="gramStart"/>
            <w:r w:rsidRPr="00E452BE">
              <w:rPr>
                <w:rFonts w:ascii="Times New Roman" w:hAnsi="Times New Roman" w:cs="Times New Roman"/>
                <w:sz w:val="20"/>
                <w:szCs w:val="20"/>
              </w:rPr>
              <w:t>e</w:t>
            </w:r>
            <w:proofErr w:type="gramEnd"/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.g. personal goals, reasons for doing the research </w:t>
            </w:r>
          </w:p>
        </w:tc>
        <w:tc>
          <w:tcPr>
            <w:tcW w:w="0" w:type="auto"/>
            <w:vMerge/>
            <w:tcBorders>
              <w:left w:val="single" w:sz="4" w:space="0" w:color="000000"/>
              <w:right w:val="single" w:sz="4" w:space="0" w:color="000000"/>
            </w:tcBorders>
            <w:vAlign w:val="center"/>
            <w:hideMark/>
          </w:tcPr>
          <w:p w14:paraId="15D64A4F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084F22" w:rsidRPr="00E452BE" w14:paraId="26D10002" w14:textId="77777777" w:rsidTr="00084F22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AEB0306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8.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4DFD48D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Interviewer characteristics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9E9D0C1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What characteristics were reported about the interviewer/facilitator? </w:t>
            </w:r>
            <w:proofErr w:type="gramStart"/>
            <w:r w:rsidRPr="00E452BE">
              <w:rPr>
                <w:rFonts w:ascii="Times New Roman" w:hAnsi="Times New Roman" w:cs="Times New Roman"/>
                <w:sz w:val="20"/>
                <w:szCs w:val="20"/>
              </w:rPr>
              <w:t>e</w:t>
            </w:r>
            <w:proofErr w:type="gramEnd"/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.g. Bias, assumptions, reasons and interests in the research topic </w:t>
            </w:r>
          </w:p>
        </w:tc>
        <w:tc>
          <w:tcPr>
            <w:tcW w:w="0" w:type="auto"/>
            <w:vMerge/>
            <w:tcBorders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9FA6A68" w14:textId="77777777" w:rsidR="00084F22" w:rsidRPr="00E452BE" w:rsidRDefault="00084F22" w:rsidP="00084F22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084F22" w:rsidRPr="00E452BE" w14:paraId="27B510B9" w14:textId="77777777" w:rsidTr="00084F22">
        <w:tc>
          <w:tcPr>
            <w:tcW w:w="0" w:type="auto"/>
            <w:gridSpan w:val="4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AFA199B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Domain 2: study design </w:t>
            </w:r>
          </w:p>
        </w:tc>
      </w:tr>
      <w:tr w:rsidR="00084F22" w:rsidRPr="00E452BE" w14:paraId="4622115B" w14:textId="77777777" w:rsidTr="00084F22">
        <w:tc>
          <w:tcPr>
            <w:tcW w:w="0" w:type="auto"/>
            <w:gridSpan w:val="4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84F52A2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Theoretical framework </w:t>
            </w:r>
          </w:p>
        </w:tc>
      </w:tr>
      <w:tr w:rsidR="00084F22" w:rsidRPr="00E452BE" w14:paraId="16891298" w14:textId="77777777" w:rsidTr="00084F22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400973E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9.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5B6EE6E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Methodological orientation and Theory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5E5C1B0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What methodological orientation was stated to underpin the study? </w:t>
            </w:r>
            <w:proofErr w:type="gramStart"/>
            <w:r w:rsidRPr="00E452BE">
              <w:rPr>
                <w:rFonts w:ascii="Times New Roman" w:hAnsi="Times New Roman" w:cs="Times New Roman"/>
                <w:sz w:val="20"/>
                <w:szCs w:val="20"/>
              </w:rPr>
              <w:t>e</w:t>
            </w:r>
            <w:proofErr w:type="gramEnd"/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.g. grounded theory, discourse analysis, ethnography, phenomenology, content analysis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A443A9B" w14:textId="06BDB351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>We used thematic analysis.  (Method</w:t>
            </w:r>
            <w:r w:rsidR="00BB109E">
              <w:rPr>
                <w:rFonts w:ascii="Times New Roman" w:hAnsi="Times New Roman" w:cs="Times New Roman"/>
                <w:sz w:val="20"/>
                <w:szCs w:val="20"/>
              </w:rPr>
              <w:t>s Para 8</w:t>
            </w: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</w:tr>
    </w:tbl>
    <w:p w14:paraId="239B133C" w14:textId="77777777" w:rsidR="00084F22" w:rsidRPr="00E452BE" w:rsidRDefault="00084F22" w:rsidP="00084F22">
      <w:pPr>
        <w:spacing w:before="100" w:beforeAutospacing="1" w:after="100" w:afterAutospacing="1" w:line="240" w:lineRule="auto"/>
        <w:rPr>
          <w:rFonts w:ascii="Times New Roman" w:hAnsi="Times New Roman" w:cs="Times New Roman"/>
          <w:sz w:val="20"/>
          <w:szCs w:val="20"/>
        </w:rPr>
      </w:pP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280"/>
        <w:gridCol w:w="1283"/>
        <w:gridCol w:w="2120"/>
        <w:gridCol w:w="4647"/>
      </w:tblGrid>
      <w:tr w:rsidR="00084F22" w:rsidRPr="00E452BE" w14:paraId="492CE56C" w14:textId="77777777" w:rsidTr="00084F22">
        <w:tc>
          <w:tcPr>
            <w:tcW w:w="0" w:type="auto"/>
            <w:gridSpan w:val="4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F3D9940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divId w:val="198276861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Participant selection </w:t>
            </w:r>
          </w:p>
        </w:tc>
      </w:tr>
      <w:tr w:rsidR="00084F22" w:rsidRPr="00E452BE" w14:paraId="58FB892A" w14:textId="77777777" w:rsidTr="00084F22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A6A2A69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10.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5E9F79B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Sampling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BCCB9A4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How were participants selected? </w:t>
            </w:r>
            <w:proofErr w:type="gramStart"/>
            <w:r w:rsidRPr="00E452BE">
              <w:rPr>
                <w:rFonts w:ascii="Times New Roman" w:hAnsi="Times New Roman" w:cs="Times New Roman"/>
                <w:sz w:val="20"/>
                <w:szCs w:val="20"/>
              </w:rPr>
              <w:t>e</w:t>
            </w:r>
            <w:proofErr w:type="gramEnd"/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.g. purposive, convenience, consecutive, snowball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7FABB98" w14:textId="5C0E5C38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>A purposive sample of report</w:t>
            </w:r>
            <w:r w:rsidR="00BB109E">
              <w:rPr>
                <w:rFonts w:ascii="Times New Roman" w:hAnsi="Times New Roman" w:cs="Times New Roman"/>
                <w:sz w:val="20"/>
                <w:szCs w:val="20"/>
              </w:rPr>
              <w:t>s was selected, (Methods Para 8</w:t>
            </w: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</w:tr>
      <w:tr w:rsidR="00084F22" w:rsidRPr="00E452BE" w14:paraId="307D4B80" w14:textId="77777777" w:rsidTr="00084F22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4C9ED05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11.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196ADB7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Method of approach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C92F13D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How were participants approached? </w:t>
            </w:r>
            <w:proofErr w:type="gramStart"/>
            <w:r w:rsidRPr="00E452BE">
              <w:rPr>
                <w:rFonts w:ascii="Times New Roman" w:hAnsi="Times New Roman" w:cs="Times New Roman"/>
                <w:sz w:val="20"/>
                <w:szCs w:val="20"/>
              </w:rPr>
              <w:t>e</w:t>
            </w:r>
            <w:proofErr w:type="gramEnd"/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.g. face-to-face, telephone, mail, email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C3D8E00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We did not approach participants. </w:t>
            </w:r>
          </w:p>
        </w:tc>
      </w:tr>
      <w:tr w:rsidR="00084F22" w:rsidRPr="00E452BE" w14:paraId="5103A16C" w14:textId="77777777" w:rsidTr="00084F22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1C63B80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12.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CE57AB6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Sample size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AA17075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How many participants were in the study?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E641843" w14:textId="437E0C7E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>We did not have study participants.</w:t>
            </w:r>
            <w:r w:rsidR="00977206"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 We selected all cases fulfilling our inclusion criteria from the dataset.</w:t>
            </w:r>
          </w:p>
        </w:tc>
      </w:tr>
      <w:tr w:rsidR="00084F22" w:rsidRPr="00E452BE" w14:paraId="259F9F0B" w14:textId="77777777" w:rsidTr="00084F22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3549955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13.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F8B1757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Non-participation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60B26B2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How many people refused to participate or dropped out? Reasons?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4D83614" w14:textId="7B12F5F6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>We did not have study participants.</w:t>
            </w:r>
            <w:r w:rsidR="00977206"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 Not applicable.</w:t>
            </w:r>
          </w:p>
        </w:tc>
      </w:tr>
      <w:tr w:rsidR="00084F22" w:rsidRPr="00E452BE" w14:paraId="17B777CD" w14:textId="77777777" w:rsidTr="00084F22">
        <w:tc>
          <w:tcPr>
            <w:tcW w:w="0" w:type="auto"/>
            <w:gridSpan w:val="4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7A5338C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Setting </w:t>
            </w:r>
          </w:p>
        </w:tc>
      </w:tr>
      <w:tr w:rsidR="00084F22" w:rsidRPr="00E452BE" w14:paraId="37B7D228" w14:textId="77777777" w:rsidTr="00084F22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47BA359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14.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6369028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Setting of data collection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6452E11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Where was the data collected? </w:t>
            </w:r>
            <w:proofErr w:type="gramStart"/>
            <w:r w:rsidRPr="00E452BE">
              <w:rPr>
                <w:rFonts w:ascii="Times New Roman" w:hAnsi="Times New Roman" w:cs="Times New Roman"/>
                <w:sz w:val="20"/>
                <w:szCs w:val="20"/>
              </w:rPr>
              <w:t>e</w:t>
            </w:r>
            <w:proofErr w:type="gramEnd"/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.g. home, clinic, workplace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7050C5C" w14:textId="61541E13" w:rsidR="00084F22" w:rsidRPr="00E452BE" w:rsidRDefault="00BB109E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ethods Para 2-3</w:t>
            </w:r>
            <w:r w:rsidR="00084F22"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</w:tr>
      <w:tr w:rsidR="00084F22" w:rsidRPr="00E452BE" w14:paraId="5439246E" w14:textId="77777777" w:rsidTr="00084F22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2060CDE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15.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D286D4C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Presence of non- participants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2F5F5D7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Was anyone else present besides the participants and researchers?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0E53543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>N/A</w:t>
            </w:r>
          </w:p>
        </w:tc>
      </w:tr>
      <w:tr w:rsidR="00084F22" w:rsidRPr="00E452BE" w14:paraId="6CDC4B44" w14:textId="77777777" w:rsidTr="00BD5E50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2F3768AD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16.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7BB79115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Description of </w:t>
            </w:r>
            <w:r w:rsidRPr="00E452BE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 xml:space="preserve">sample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4C45C378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 xml:space="preserve">What are the important </w:t>
            </w:r>
            <w:r w:rsidRPr="00E452BE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 xml:space="preserve">characteristics of the sample? </w:t>
            </w:r>
            <w:proofErr w:type="gramStart"/>
            <w:r w:rsidRPr="00E452BE">
              <w:rPr>
                <w:rFonts w:ascii="Times New Roman" w:hAnsi="Times New Roman" w:cs="Times New Roman"/>
                <w:sz w:val="20"/>
                <w:szCs w:val="20"/>
              </w:rPr>
              <w:t>e</w:t>
            </w:r>
            <w:proofErr w:type="gramEnd"/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.g. demographic data, date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2B68C1B7" w14:textId="7728B053" w:rsidR="00084F22" w:rsidRPr="00E452BE" w:rsidRDefault="00084F22" w:rsidP="009D2FD5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 xml:space="preserve">We have not included these details for our qualitative </w:t>
            </w:r>
            <w:r w:rsidRPr="00E452BE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 xml:space="preserve">sample as this was a mixed methods study and the purpose of the qualitative analyses was to supplement the quantitative findings. The characteristics of our included data however are </w:t>
            </w:r>
            <w:r w:rsidR="008E17C0"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described in the </w:t>
            </w:r>
            <w:r w:rsidR="009D2FD5">
              <w:rPr>
                <w:rFonts w:ascii="Times New Roman" w:hAnsi="Times New Roman" w:cs="Times New Roman"/>
                <w:sz w:val="20"/>
                <w:szCs w:val="20"/>
              </w:rPr>
              <w:t>Results (Para 2).</w:t>
            </w: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</w:tr>
      <w:tr w:rsidR="00084F22" w:rsidRPr="00E452BE" w14:paraId="72154B6D" w14:textId="77777777" w:rsidTr="00084F22">
        <w:tc>
          <w:tcPr>
            <w:tcW w:w="0" w:type="auto"/>
            <w:gridSpan w:val="4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A405BF9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 xml:space="preserve">Data collection </w:t>
            </w:r>
          </w:p>
        </w:tc>
      </w:tr>
      <w:tr w:rsidR="00084F22" w:rsidRPr="00E452BE" w14:paraId="3C8D060C" w14:textId="77777777" w:rsidTr="00084F22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5FB8AFC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17.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E0FBF17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Interview guide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D228B28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Were questions, prompts, guides provided by the authors? Was it pilot tested? </w:t>
            </w:r>
          </w:p>
        </w:tc>
        <w:tc>
          <w:tcPr>
            <w:tcW w:w="0" w:type="auto"/>
            <w:vMerge w:val="restart"/>
            <w:tcBorders>
              <w:top w:val="single" w:sz="4" w:space="0" w:color="000000"/>
              <w:left w:val="single" w:sz="4" w:space="0" w:color="000000"/>
              <w:right w:val="single" w:sz="4" w:space="0" w:color="000000"/>
            </w:tcBorders>
            <w:vAlign w:val="center"/>
            <w:hideMark/>
          </w:tcPr>
          <w:p w14:paraId="0141410C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>We were not involved in data collection.</w:t>
            </w:r>
          </w:p>
          <w:p w14:paraId="3F690FB9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084F22" w:rsidRPr="00E452BE" w14:paraId="1AA41593" w14:textId="77777777" w:rsidTr="00084F22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92DD780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18.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EB0F482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Repeat interviews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5A1031C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Were repeat interviews carried out? If yes, how many? </w:t>
            </w:r>
          </w:p>
        </w:tc>
        <w:tc>
          <w:tcPr>
            <w:tcW w:w="0" w:type="auto"/>
            <w:vMerge/>
            <w:tcBorders>
              <w:left w:val="single" w:sz="4" w:space="0" w:color="000000"/>
              <w:right w:val="single" w:sz="4" w:space="0" w:color="000000"/>
            </w:tcBorders>
            <w:vAlign w:val="center"/>
            <w:hideMark/>
          </w:tcPr>
          <w:p w14:paraId="2D010185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084F22" w:rsidRPr="00E452BE" w14:paraId="28B55E7F" w14:textId="77777777" w:rsidTr="00084F22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3DC5C1B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19.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7C63805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Audio/visual recording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A600B34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Did the research use audio or visual recording to collect the data? </w:t>
            </w:r>
          </w:p>
        </w:tc>
        <w:tc>
          <w:tcPr>
            <w:tcW w:w="0" w:type="auto"/>
            <w:vMerge/>
            <w:tcBorders>
              <w:left w:val="single" w:sz="4" w:space="0" w:color="000000"/>
              <w:right w:val="single" w:sz="4" w:space="0" w:color="000000"/>
            </w:tcBorders>
            <w:vAlign w:val="center"/>
            <w:hideMark/>
          </w:tcPr>
          <w:p w14:paraId="019ABF9B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084F22" w:rsidRPr="00E452BE" w14:paraId="6A621124" w14:textId="77777777" w:rsidTr="00084F22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0F70906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20.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0221D2F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Field notes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7C668BF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Were field notes made during and/or after the interview or focus group? </w:t>
            </w:r>
          </w:p>
        </w:tc>
        <w:tc>
          <w:tcPr>
            <w:tcW w:w="0" w:type="auto"/>
            <w:vMerge/>
            <w:tcBorders>
              <w:left w:val="single" w:sz="4" w:space="0" w:color="000000"/>
              <w:right w:val="single" w:sz="4" w:space="0" w:color="000000"/>
            </w:tcBorders>
            <w:vAlign w:val="center"/>
            <w:hideMark/>
          </w:tcPr>
          <w:p w14:paraId="01AD249B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084F22" w:rsidRPr="00E452BE" w14:paraId="016CFA29" w14:textId="77777777" w:rsidTr="00084F22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F38932E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21.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8733B47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Duration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7B5FE65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What was the duration of the interviews or focus group? </w:t>
            </w:r>
          </w:p>
        </w:tc>
        <w:tc>
          <w:tcPr>
            <w:tcW w:w="0" w:type="auto"/>
            <w:vMerge/>
            <w:tcBorders>
              <w:left w:val="single" w:sz="4" w:space="0" w:color="000000"/>
              <w:right w:val="single" w:sz="4" w:space="0" w:color="000000"/>
            </w:tcBorders>
            <w:vAlign w:val="center"/>
            <w:hideMark/>
          </w:tcPr>
          <w:p w14:paraId="6BED15DF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084F22" w:rsidRPr="00E452BE" w14:paraId="55BCA38E" w14:textId="77777777" w:rsidTr="00084F22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CC5AAF8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22.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63CCF26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Data saturation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5E3CF0D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Was data saturation discussed? </w:t>
            </w:r>
          </w:p>
        </w:tc>
        <w:tc>
          <w:tcPr>
            <w:tcW w:w="0" w:type="auto"/>
            <w:vMerge/>
            <w:tcBorders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F8B154B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</w:tbl>
    <w:p w14:paraId="40DB5919" w14:textId="77777777" w:rsidR="00084F22" w:rsidRPr="00E452BE" w:rsidRDefault="00084F22" w:rsidP="00084F22">
      <w:pPr>
        <w:spacing w:before="100" w:beforeAutospacing="1" w:after="100" w:afterAutospacing="1" w:line="240" w:lineRule="auto"/>
        <w:rPr>
          <w:rFonts w:ascii="Times New Roman" w:hAnsi="Times New Roman" w:cs="Times New Roman"/>
          <w:sz w:val="20"/>
          <w:szCs w:val="20"/>
        </w:rPr>
      </w:pP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280"/>
        <w:gridCol w:w="1134"/>
        <w:gridCol w:w="2055"/>
        <w:gridCol w:w="4861"/>
      </w:tblGrid>
      <w:tr w:rsidR="00084F22" w:rsidRPr="00E452BE" w14:paraId="500B3812" w14:textId="77777777" w:rsidTr="00084F22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9F5FE1B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23.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D222C79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Transcripts returned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310EF8F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Were transcripts returned to participants for comment and/or correction?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BC2ED03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>We did not have study participants.</w:t>
            </w:r>
          </w:p>
        </w:tc>
      </w:tr>
      <w:tr w:rsidR="00084F22" w:rsidRPr="00E452BE" w14:paraId="2B4525A8" w14:textId="77777777" w:rsidTr="00084F22">
        <w:tc>
          <w:tcPr>
            <w:tcW w:w="0" w:type="auto"/>
            <w:gridSpan w:val="4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972FC47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Domain 3: analysis and findings </w:t>
            </w:r>
          </w:p>
        </w:tc>
      </w:tr>
      <w:tr w:rsidR="00084F22" w:rsidRPr="00E452BE" w14:paraId="3BE26A2D" w14:textId="77777777" w:rsidTr="00084F22">
        <w:tc>
          <w:tcPr>
            <w:tcW w:w="0" w:type="auto"/>
            <w:gridSpan w:val="4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6C26D29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Data analysis </w:t>
            </w:r>
          </w:p>
        </w:tc>
      </w:tr>
      <w:tr w:rsidR="00084F22" w:rsidRPr="00E452BE" w14:paraId="0EC000D4" w14:textId="77777777" w:rsidTr="00084F22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8102799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24.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ECBFDF6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Number of data coders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2DA9711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How many data coders coded the data?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6E232B4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2 researchers (PR, ACS) </w:t>
            </w:r>
          </w:p>
        </w:tc>
      </w:tr>
      <w:tr w:rsidR="00084F22" w:rsidRPr="00E452BE" w14:paraId="33707484" w14:textId="77777777" w:rsidTr="00BD5E50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76EC8BE5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25.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6BBFC9F3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Description of the coding tree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37B34F90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Did authors provide a description of the coding tree?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070561CF" w14:textId="77777777" w:rsidR="00084F22" w:rsidRDefault="00BD5E50" w:rsidP="00E452BE">
            <w:pPr>
              <w:spacing w:line="240" w:lineRule="auto"/>
              <w:rPr>
                <w:rFonts w:ascii="Times New Roman" w:hAnsi="Times New Roman" w:cs="Times New Roman"/>
                <w:szCs w:val="22"/>
                <w:lang w:val="en-US"/>
              </w:rPr>
            </w:pPr>
            <w:r w:rsidRPr="00E452BE">
              <w:rPr>
                <w:rFonts w:ascii="Times New Roman" w:hAnsi="Times New Roman" w:cs="Times New Roman"/>
                <w:szCs w:val="22"/>
                <w:lang w:val="en-US"/>
              </w:rPr>
              <w:t>Yes – the multi-axial framework used to classify incidents using the recursive model of incident a</w:t>
            </w:r>
            <w:r w:rsidR="008E17C0" w:rsidRPr="00E452BE">
              <w:rPr>
                <w:rFonts w:ascii="Times New Roman" w:hAnsi="Times New Roman" w:cs="Times New Roman"/>
                <w:szCs w:val="22"/>
                <w:lang w:val="en-US"/>
              </w:rPr>
              <w:t xml:space="preserve">nalysis is described in detail </w:t>
            </w:r>
            <w:r w:rsidRPr="00E452BE">
              <w:rPr>
                <w:rFonts w:ascii="Times New Roman" w:hAnsi="Times New Roman" w:cs="Times New Roman"/>
                <w:szCs w:val="22"/>
                <w:lang w:val="en-US"/>
              </w:rPr>
              <w:t>and now included as supplemental information</w:t>
            </w:r>
            <w:r w:rsidR="008E17C0" w:rsidRPr="00E452BE">
              <w:rPr>
                <w:rFonts w:ascii="Times New Roman" w:hAnsi="Times New Roman" w:cs="Times New Roman"/>
                <w:szCs w:val="22"/>
                <w:lang w:val="en-US"/>
              </w:rPr>
              <w:t xml:space="preserve"> (S2-4 Text)</w:t>
            </w:r>
            <w:r w:rsidRPr="00E452BE">
              <w:rPr>
                <w:rFonts w:ascii="Times New Roman" w:hAnsi="Times New Roman" w:cs="Times New Roman"/>
                <w:szCs w:val="22"/>
                <w:lang w:val="en-US"/>
              </w:rPr>
              <w:t>. We also describe how themes and sub-themes (i.e. our coding tree) were developed.</w:t>
            </w:r>
          </w:p>
          <w:p w14:paraId="1DA08DE6" w14:textId="21D9E11A" w:rsidR="00E452BE" w:rsidRPr="00E452BE" w:rsidRDefault="00E452BE" w:rsidP="00E452BE">
            <w:pPr>
              <w:spacing w:line="240" w:lineRule="auto"/>
              <w:rPr>
                <w:rFonts w:ascii="Times New Roman" w:hAnsi="Times New Roman" w:cs="Times New Roman"/>
                <w:szCs w:val="22"/>
                <w:lang w:val="en-US"/>
              </w:rPr>
            </w:pPr>
          </w:p>
        </w:tc>
      </w:tr>
      <w:tr w:rsidR="00084F22" w:rsidRPr="00E452BE" w14:paraId="317659B8" w14:textId="77777777" w:rsidTr="00084F22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C32BC20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26.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167FF1A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Derivation of themes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DB25C70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Were themes identified in advance or derived from the data?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485E650" w14:textId="40907F00" w:rsidR="00084F22" w:rsidRDefault="00BD5E50" w:rsidP="00084F22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Cs w:val="22"/>
                <w:lang w:val="en-US"/>
              </w:rPr>
              <w:t xml:space="preserve">They were derived from the data. </w:t>
            </w:r>
            <w:r w:rsidR="00392346" w:rsidRPr="00E452BE">
              <w:rPr>
                <w:rFonts w:ascii="Times New Roman" w:hAnsi="Times New Roman" w:cs="Times New Roman"/>
                <w:i/>
                <w:szCs w:val="22"/>
                <w:lang w:val="en-US"/>
              </w:rPr>
              <w:t>“</w:t>
            </w:r>
            <w:r w:rsidR="00084F22" w:rsidRPr="00E452BE">
              <w:rPr>
                <w:rFonts w:ascii="Times New Roman" w:hAnsi="Times New Roman" w:cs="Times New Roman"/>
                <w:i/>
                <w:szCs w:val="22"/>
                <w:lang w:val="en-US"/>
              </w:rPr>
              <w:t>New codes were created to capture additional semantic (descriptive and superficial) insights and latent (underlying or inferred) insights present in reports and the contexts in which incidents occurred</w:t>
            </w:r>
            <w:r w:rsidR="009D2FD5">
              <w:rPr>
                <w:rFonts w:ascii="Times New Roman" w:hAnsi="Times New Roman" w:cs="Times New Roman"/>
                <w:i/>
                <w:szCs w:val="22"/>
                <w:lang w:val="en-US"/>
              </w:rPr>
              <w:t xml:space="preserve"> </w:t>
            </w:r>
            <w:r w:rsidR="00084F22" w:rsidRPr="00E452BE">
              <w:rPr>
                <w:rFonts w:ascii="Times New Roman" w:hAnsi="Times New Roman" w:cs="Times New Roman"/>
                <w:i/>
                <w:szCs w:val="22"/>
                <w:lang w:val="en-US"/>
              </w:rPr>
              <w:fldChar w:fldCharType="begin">
                <w:fldData xml:space="preserve">PEVuZE5vdGU+PENpdGU+PEF1dGhvcj5SZWVzIFA8L0F1dGhvcj48WWVhcj4yMDE1PC9ZZWFyPjxS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</w:fldData>
              </w:fldChar>
            </w:r>
            <w:r w:rsidR="00084F22" w:rsidRPr="00E452BE">
              <w:rPr>
                <w:rFonts w:ascii="Times New Roman" w:hAnsi="Times New Roman" w:cs="Times New Roman"/>
                <w:i/>
                <w:szCs w:val="22"/>
                <w:lang w:val="en-US"/>
              </w:rPr>
              <w:instrText xml:space="preserve"> ADDIN EN.CITE </w:instrText>
            </w:r>
            <w:r w:rsidR="00084F22" w:rsidRPr="00E452BE">
              <w:rPr>
                <w:rFonts w:ascii="Times New Roman" w:hAnsi="Times New Roman" w:cs="Times New Roman"/>
                <w:i/>
                <w:szCs w:val="22"/>
                <w:lang w:val="en-US"/>
              </w:rPr>
              <w:fldChar w:fldCharType="begin">
                <w:fldData xml:space="preserve">PEVuZE5vdGU+PENpdGU+PEF1dGhvcj5SZWVzIFA8L0F1dGhvcj48WWVhcj4yMDE1PC9ZZWFyPjxS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</w:fldData>
              </w:fldChar>
            </w:r>
            <w:r w:rsidR="00084F22" w:rsidRPr="00E452BE">
              <w:rPr>
                <w:rFonts w:ascii="Times New Roman" w:hAnsi="Times New Roman" w:cs="Times New Roman"/>
                <w:i/>
                <w:szCs w:val="22"/>
                <w:lang w:val="en-US"/>
              </w:rPr>
              <w:instrText xml:space="preserve"> ADDIN EN.CITE.DATA </w:instrText>
            </w:r>
            <w:r w:rsidR="00084F22" w:rsidRPr="00E452BE">
              <w:rPr>
                <w:rFonts w:ascii="Times New Roman" w:hAnsi="Times New Roman" w:cs="Times New Roman"/>
                <w:i/>
                <w:szCs w:val="22"/>
                <w:lang w:val="en-US"/>
              </w:rPr>
            </w:r>
            <w:r w:rsidR="00084F22" w:rsidRPr="00E452BE">
              <w:rPr>
                <w:rFonts w:ascii="Times New Roman" w:hAnsi="Times New Roman" w:cs="Times New Roman"/>
                <w:i/>
                <w:szCs w:val="22"/>
                <w:lang w:val="en-US"/>
              </w:rPr>
              <w:fldChar w:fldCharType="end"/>
            </w:r>
            <w:r w:rsidR="00084F22" w:rsidRPr="00E452BE">
              <w:rPr>
                <w:rFonts w:ascii="Times New Roman" w:hAnsi="Times New Roman" w:cs="Times New Roman"/>
                <w:i/>
                <w:szCs w:val="22"/>
                <w:lang w:val="en-US"/>
              </w:rPr>
            </w:r>
            <w:r w:rsidR="00084F22" w:rsidRPr="00E452BE">
              <w:rPr>
                <w:rFonts w:ascii="Times New Roman" w:hAnsi="Times New Roman" w:cs="Times New Roman"/>
                <w:i/>
                <w:szCs w:val="22"/>
                <w:lang w:val="en-US"/>
              </w:rPr>
              <w:fldChar w:fldCharType="separate"/>
            </w:r>
            <w:r w:rsidR="00084F22" w:rsidRPr="00E452BE">
              <w:rPr>
                <w:rFonts w:ascii="Times New Roman" w:hAnsi="Times New Roman" w:cs="Times New Roman"/>
                <w:i/>
                <w:noProof/>
                <w:szCs w:val="22"/>
                <w:lang w:val="en-US"/>
              </w:rPr>
              <w:t>[25, 35, 36]</w:t>
            </w:r>
            <w:r w:rsidR="00084F22" w:rsidRPr="00E452BE">
              <w:rPr>
                <w:rFonts w:ascii="Times New Roman" w:hAnsi="Times New Roman" w:cs="Times New Roman"/>
                <w:i/>
                <w:szCs w:val="22"/>
                <w:lang w:val="en-US"/>
              </w:rPr>
              <w:fldChar w:fldCharType="end"/>
            </w:r>
            <w:r w:rsidR="009D2FD5">
              <w:rPr>
                <w:rFonts w:ascii="Times New Roman" w:hAnsi="Times New Roman" w:cs="Times New Roman"/>
                <w:i/>
                <w:szCs w:val="22"/>
                <w:lang w:val="en-US"/>
              </w:rPr>
              <w:t>.</w:t>
            </w:r>
            <w:r w:rsidR="00084F22" w:rsidRPr="00E452BE">
              <w:rPr>
                <w:rFonts w:ascii="Times New Roman" w:hAnsi="Times New Roman" w:cs="Times New Roman"/>
                <w:i/>
                <w:szCs w:val="22"/>
                <w:lang w:val="en-US"/>
              </w:rPr>
              <w:t xml:space="preserve"> These codes were grouped into themes and sub-themes (by PR and ACS) that support our understanding of the data and the underlying reasons for certain incidents</w:t>
            </w:r>
            <w:r w:rsidR="009D2FD5">
              <w:rPr>
                <w:rFonts w:ascii="Times New Roman" w:hAnsi="Times New Roman" w:cs="Times New Roman"/>
                <w:i/>
                <w:szCs w:val="22"/>
                <w:lang w:val="en-US"/>
              </w:rPr>
              <w:t xml:space="preserve"> </w:t>
            </w:r>
            <w:r w:rsidR="00084F22" w:rsidRPr="00E452BE">
              <w:rPr>
                <w:rFonts w:ascii="Times New Roman" w:hAnsi="Times New Roman" w:cs="Times New Roman"/>
                <w:i/>
                <w:szCs w:val="22"/>
                <w:lang w:val="en-US"/>
              </w:rPr>
              <w:fldChar w:fldCharType="begin">
                <w:fldData xml:space="preserve">PEVuZE5vdGU+PENpdGU+PEF1dGhvcj5SZWVzIFA8L0F1dGhvcj48WWVhcj4yMDE1PC9ZZWFyPjxS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</w:fldData>
              </w:fldChar>
            </w:r>
            <w:r w:rsidR="00084F22" w:rsidRPr="00E452BE">
              <w:rPr>
                <w:rFonts w:ascii="Times New Roman" w:hAnsi="Times New Roman" w:cs="Times New Roman"/>
                <w:i/>
                <w:szCs w:val="22"/>
                <w:lang w:val="en-US"/>
              </w:rPr>
              <w:instrText xml:space="preserve"> ADDIN EN.CITE </w:instrText>
            </w:r>
            <w:r w:rsidR="00084F22" w:rsidRPr="00E452BE">
              <w:rPr>
                <w:rFonts w:ascii="Times New Roman" w:hAnsi="Times New Roman" w:cs="Times New Roman"/>
                <w:i/>
                <w:szCs w:val="22"/>
                <w:lang w:val="en-US"/>
              </w:rPr>
              <w:fldChar w:fldCharType="begin">
                <w:fldData xml:space="preserve">PEVuZE5vdGU+PENpdGU+PEF1dGhvcj5SZWVzIFA8L0F1dGhvcj48WWVhcj4yMDE1PC9ZZWFyPjxS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</w:fldData>
              </w:fldChar>
            </w:r>
            <w:r w:rsidR="00084F22" w:rsidRPr="00E452BE">
              <w:rPr>
                <w:rFonts w:ascii="Times New Roman" w:hAnsi="Times New Roman" w:cs="Times New Roman"/>
                <w:i/>
                <w:szCs w:val="22"/>
                <w:lang w:val="en-US"/>
              </w:rPr>
              <w:instrText xml:space="preserve"> ADDIN EN.CITE.DATA </w:instrText>
            </w:r>
            <w:r w:rsidR="00084F22" w:rsidRPr="00E452BE">
              <w:rPr>
                <w:rFonts w:ascii="Times New Roman" w:hAnsi="Times New Roman" w:cs="Times New Roman"/>
                <w:i/>
                <w:szCs w:val="22"/>
                <w:lang w:val="en-US"/>
              </w:rPr>
            </w:r>
            <w:r w:rsidR="00084F22" w:rsidRPr="00E452BE">
              <w:rPr>
                <w:rFonts w:ascii="Times New Roman" w:hAnsi="Times New Roman" w:cs="Times New Roman"/>
                <w:i/>
                <w:szCs w:val="22"/>
                <w:lang w:val="en-US"/>
              </w:rPr>
              <w:fldChar w:fldCharType="end"/>
            </w:r>
            <w:r w:rsidR="00084F22" w:rsidRPr="00E452BE">
              <w:rPr>
                <w:rFonts w:ascii="Times New Roman" w:hAnsi="Times New Roman" w:cs="Times New Roman"/>
                <w:i/>
                <w:szCs w:val="22"/>
                <w:lang w:val="en-US"/>
              </w:rPr>
            </w:r>
            <w:r w:rsidR="00084F22" w:rsidRPr="00E452BE">
              <w:rPr>
                <w:rFonts w:ascii="Times New Roman" w:hAnsi="Times New Roman" w:cs="Times New Roman"/>
                <w:i/>
                <w:szCs w:val="22"/>
                <w:lang w:val="en-US"/>
              </w:rPr>
              <w:fldChar w:fldCharType="separate"/>
            </w:r>
            <w:r w:rsidR="00084F22" w:rsidRPr="00E452BE">
              <w:rPr>
                <w:rFonts w:ascii="Times New Roman" w:hAnsi="Times New Roman" w:cs="Times New Roman"/>
                <w:i/>
                <w:noProof/>
                <w:szCs w:val="22"/>
                <w:lang w:val="en-US"/>
              </w:rPr>
              <w:t>[25, 35, 36]</w:t>
            </w:r>
            <w:r w:rsidR="00084F22" w:rsidRPr="00E452BE">
              <w:rPr>
                <w:rFonts w:ascii="Times New Roman" w:hAnsi="Times New Roman" w:cs="Times New Roman"/>
                <w:i/>
                <w:szCs w:val="22"/>
                <w:lang w:val="en-US"/>
              </w:rPr>
              <w:fldChar w:fldCharType="end"/>
            </w:r>
            <w:r w:rsidR="009D2FD5">
              <w:rPr>
                <w:rFonts w:ascii="Times New Roman" w:hAnsi="Times New Roman" w:cs="Times New Roman"/>
                <w:i/>
                <w:szCs w:val="22"/>
                <w:lang w:val="en-US"/>
              </w:rPr>
              <w:t>.</w:t>
            </w:r>
            <w:r w:rsidR="00392346" w:rsidRPr="00E452BE">
              <w:rPr>
                <w:rFonts w:ascii="Times New Roman" w:hAnsi="Times New Roman" w:cs="Times New Roman"/>
                <w:i/>
                <w:szCs w:val="22"/>
                <w:lang w:val="en-US"/>
              </w:rPr>
              <w:t>”</w:t>
            </w:r>
            <w:r w:rsidR="00084F22" w:rsidRPr="00E452BE">
              <w:rPr>
                <w:rFonts w:ascii="Times New Roman" w:hAnsi="Times New Roman" w:cs="Times New Roman"/>
                <w:i/>
                <w:szCs w:val="22"/>
                <w:lang w:val="en-US"/>
              </w:rPr>
              <w:t xml:space="preserve"> </w:t>
            </w:r>
            <w:r w:rsidR="00084F22" w:rsidRPr="00E452BE">
              <w:rPr>
                <w:rFonts w:ascii="Times New Roman" w:hAnsi="Times New Roman" w:cs="Times New Roman"/>
                <w:sz w:val="20"/>
                <w:szCs w:val="20"/>
              </w:rPr>
              <w:t>The final themes were agreed upon by the analysis team through consensus.</w:t>
            </w:r>
          </w:p>
          <w:p w14:paraId="4E912647" w14:textId="5D7C32FD" w:rsidR="00E452BE" w:rsidRPr="00E452BE" w:rsidRDefault="00E452BE" w:rsidP="00084F22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084F22" w:rsidRPr="00E452BE" w14:paraId="3CA01465" w14:textId="77777777" w:rsidTr="00084F22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45CBF36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27.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5204C84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Software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3242BE3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What software, if applicable, was used to manage the data?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DB46553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QSR </w:t>
            </w:r>
            <w:proofErr w:type="spellStart"/>
            <w:r w:rsidRPr="00E452BE">
              <w:rPr>
                <w:rFonts w:ascii="Times New Roman" w:hAnsi="Times New Roman" w:cs="Times New Roman"/>
                <w:sz w:val="20"/>
                <w:szCs w:val="20"/>
              </w:rPr>
              <w:t>NVivo</w:t>
            </w:r>
            <w:proofErr w:type="spellEnd"/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 version 9 </w:t>
            </w:r>
          </w:p>
        </w:tc>
      </w:tr>
      <w:tr w:rsidR="00084F22" w:rsidRPr="00E452BE" w14:paraId="7D1A222C" w14:textId="77777777" w:rsidTr="00084F22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43B2840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 xml:space="preserve">28.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C841CFB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Participant checking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3589B16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Did participants provide feedback on the findings?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9423C8F" w14:textId="3C2E5834" w:rsidR="00084F22" w:rsidRPr="00E452BE" w:rsidRDefault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>This was not possible</w:t>
            </w:r>
            <w:r w:rsidR="00977206"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 as all reports are submitted as </w:t>
            </w:r>
            <w:proofErr w:type="spellStart"/>
            <w:r w:rsidR="00977206" w:rsidRPr="00E452BE">
              <w:rPr>
                <w:rFonts w:ascii="Times New Roman" w:hAnsi="Times New Roman" w:cs="Times New Roman"/>
                <w:sz w:val="20"/>
                <w:szCs w:val="20"/>
              </w:rPr>
              <w:t>anonymised</w:t>
            </w:r>
            <w:proofErr w:type="spellEnd"/>
            <w:r w:rsidR="00977206"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 reports from source organisations.</w:t>
            </w: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</w:tr>
      <w:tr w:rsidR="00084F22" w:rsidRPr="00E452BE" w14:paraId="5628DF50" w14:textId="77777777" w:rsidTr="00084F22">
        <w:tc>
          <w:tcPr>
            <w:tcW w:w="0" w:type="auto"/>
            <w:gridSpan w:val="3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E9DE54C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Reporting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A72836E" w14:textId="77777777" w:rsidR="00084F22" w:rsidRPr="00E452BE" w:rsidRDefault="00084F22" w:rsidP="00084F22">
            <w:pPr>
              <w:spacing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084F22" w:rsidRPr="00E452BE" w14:paraId="35DB1986" w14:textId="77777777" w:rsidTr="00084F22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90BDD6C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29.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73A5E83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Quotations presented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5489F2E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Were participant quotations presented to illustrate the themes / findings? Was each quotation identified? </w:t>
            </w:r>
            <w:proofErr w:type="gramStart"/>
            <w:r w:rsidRPr="00E452BE">
              <w:rPr>
                <w:rFonts w:ascii="Times New Roman" w:hAnsi="Times New Roman" w:cs="Times New Roman"/>
                <w:sz w:val="20"/>
                <w:szCs w:val="20"/>
              </w:rPr>
              <w:t>e</w:t>
            </w:r>
            <w:proofErr w:type="gramEnd"/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.g. participant number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E0F8E82" w14:textId="33672074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>Examples were presented to illustrate key findings and themes</w:t>
            </w:r>
            <w:r w:rsidR="008E17C0"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 – see table 4</w:t>
            </w: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</w:tr>
      <w:tr w:rsidR="00084F22" w:rsidRPr="00E452BE" w14:paraId="7280F11A" w14:textId="77777777" w:rsidTr="00084F22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16EECBE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30.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77CFE4F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Data and findings consistent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134C289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Was there consistency between the data presented and the findings?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017F78F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Yes </w:t>
            </w:r>
          </w:p>
        </w:tc>
      </w:tr>
      <w:tr w:rsidR="00084F22" w:rsidRPr="00E452BE" w14:paraId="1476D480" w14:textId="77777777" w:rsidTr="00084F22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7AE6F93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31.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9FB416D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Clarity of major themes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709E970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Were major themes clearly presented in the findings?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24D244F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Yes </w:t>
            </w:r>
          </w:p>
        </w:tc>
      </w:tr>
      <w:tr w:rsidR="00084F22" w:rsidRPr="00E452BE" w14:paraId="6486EBD5" w14:textId="77777777" w:rsidTr="00084F22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DC2F842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32.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BBAD9F0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Clarity of minor themes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A479D7C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Is there a description of diverse cases or discussion of minor themes?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8717AF5" w14:textId="77777777" w:rsidR="00084F22" w:rsidRPr="00E452BE" w:rsidRDefault="00084F22" w:rsidP="00084F22">
            <w:pPr>
              <w:spacing w:before="100" w:beforeAutospacing="1" w:after="100" w:afterAutospacing="1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452BE">
              <w:rPr>
                <w:rFonts w:ascii="Times New Roman" w:hAnsi="Times New Roman" w:cs="Times New Roman"/>
                <w:sz w:val="20"/>
                <w:szCs w:val="20"/>
              </w:rPr>
              <w:t xml:space="preserve">Yes </w:t>
            </w:r>
          </w:p>
        </w:tc>
      </w:tr>
    </w:tbl>
    <w:p w14:paraId="27123AA0" w14:textId="77777777" w:rsidR="00BF7D9B" w:rsidRPr="00E452BE" w:rsidRDefault="00BF7D9B">
      <w:pPr>
        <w:rPr>
          <w:rFonts w:ascii="Times New Roman" w:hAnsi="Times New Roman" w:cs="Times New Roman"/>
        </w:rPr>
      </w:pPr>
    </w:p>
    <w:sectPr w:rsidR="00BF7D9B" w:rsidRPr="00E452BE" w:rsidSect="007A48E7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Trebuchet MS">
    <w:panose1 w:val="020B0603020202020204"/>
    <w:charset w:val="00"/>
    <w:family w:val="auto"/>
    <w:pitch w:val="variable"/>
    <w:sig w:usb0="00000287" w:usb1="00000000" w:usb2="00000000" w:usb3="00000000" w:csb0="0000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insrv">
    <w15:presenceInfo w15:providerId="None" w15:userId="insrv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84F22"/>
    <w:rsid w:val="0001626F"/>
    <w:rsid w:val="00080C27"/>
    <w:rsid w:val="00084F22"/>
    <w:rsid w:val="002A1B6B"/>
    <w:rsid w:val="00392346"/>
    <w:rsid w:val="006535EE"/>
    <w:rsid w:val="007660F9"/>
    <w:rsid w:val="007A48E7"/>
    <w:rsid w:val="00822A4B"/>
    <w:rsid w:val="00892705"/>
    <w:rsid w:val="008E17C0"/>
    <w:rsid w:val="008F776A"/>
    <w:rsid w:val="00977206"/>
    <w:rsid w:val="009D2FD5"/>
    <w:rsid w:val="00BB109E"/>
    <w:rsid w:val="00BD5E50"/>
    <w:rsid w:val="00BF7D9B"/>
    <w:rsid w:val="00C17DF0"/>
    <w:rsid w:val="00E30220"/>
    <w:rsid w:val="00E452BE"/>
    <w:rsid w:val="00E526A4"/>
    <w:rsid w:val="00F8546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51D60226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aliases w:val="Thesis"/>
    <w:qFormat/>
    <w:rsid w:val="00C17DF0"/>
    <w:pPr>
      <w:spacing w:line="360" w:lineRule="auto"/>
    </w:pPr>
    <w:rPr>
      <w:rFonts w:ascii="Trebuchet MS" w:hAnsi="Trebuchet MS"/>
      <w:sz w:val="22"/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01626F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7660F9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660F9"/>
    <w:rPr>
      <w:rFonts w:ascii="Lucida Grande" w:hAnsi="Lucida Grande" w:cs="Lucida Grande"/>
      <w:sz w:val="18"/>
      <w:szCs w:val="18"/>
      <w:lang w:val="en-GB"/>
    </w:rPr>
  </w:style>
  <w:style w:type="paragraph" w:customStyle="1" w:styleId="ThesisHD4">
    <w:name w:val="Thesis HD 4"/>
    <w:basedOn w:val="Normal"/>
    <w:qFormat/>
    <w:rsid w:val="0001626F"/>
  </w:style>
  <w:style w:type="paragraph" w:customStyle="1" w:styleId="Thesisheading2">
    <w:name w:val="Thesis heading 2"/>
    <w:basedOn w:val="Heading1"/>
    <w:qFormat/>
    <w:rsid w:val="0001626F"/>
    <w:pPr>
      <w:spacing w:after="120"/>
    </w:pPr>
    <w:rPr>
      <w:rFonts w:ascii="Trebuchet MS" w:hAnsi="Trebuchet MS"/>
      <w:color w:val="000000" w:themeColor="text1"/>
      <w:sz w:val="24"/>
    </w:rPr>
  </w:style>
  <w:style w:type="character" w:customStyle="1" w:styleId="Heading1Char">
    <w:name w:val="Heading 1 Char"/>
    <w:basedOn w:val="DefaultParagraphFont"/>
    <w:link w:val="Heading1"/>
    <w:uiPriority w:val="9"/>
    <w:rsid w:val="0001626F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  <w:lang w:val="en-GB"/>
    </w:rPr>
  </w:style>
  <w:style w:type="paragraph" w:customStyle="1" w:styleId="ThesisHd3">
    <w:name w:val="Thesis Hd 3"/>
    <w:basedOn w:val="Normal"/>
    <w:qFormat/>
    <w:rsid w:val="00822A4B"/>
    <w:rPr>
      <w:b/>
      <w:i/>
      <w:sz w:val="24"/>
    </w:rPr>
  </w:style>
  <w:style w:type="paragraph" w:customStyle="1" w:styleId="ThesisHeading1">
    <w:name w:val="Thesis Heading 1"/>
    <w:basedOn w:val="Title"/>
    <w:qFormat/>
    <w:rsid w:val="0001626F"/>
    <w:pPr>
      <w:spacing w:before="120" w:line="360" w:lineRule="auto"/>
    </w:pPr>
    <w:rPr>
      <w:rFonts w:ascii="Trebuchet MS" w:hAnsi="Trebuchet MS"/>
      <w:b/>
      <w:color w:val="000000" w:themeColor="text1"/>
      <w:sz w:val="28"/>
    </w:rPr>
  </w:style>
  <w:style w:type="paragraph" w:styleId="Title">
    <w:name w:val="Title"/>
    <w:basedOn w:val="Normal"/>
    <w:next w:val="Normal"/>
    <w:link w:val="TitleChar"/>
    <w:uiPriority w:val="10"/>
    <w:qFormat/>
    <w:rsid w:val="0001626F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01626F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  <w:lang w:val="en-GB"/>
    </w:rPr>
  </w:style>
  <w:style w:type="paragraph" w:customStyle="1" w:styleId="ThesisHD5">
    <w:name w:val="Thesis HD5"/>
    <w:basedOn w:val="ThesisHD4"/>
    <w:qFormat/>
    <w:rsid w:val="00822A4B"/>
  </w:style>
  <w:style w:type="paragraph" w:styleId="Quote">
    <w:name w:val="Quote"/>
    <w:basedOn w:val="Normal"/>
    <w:next w:val="Normal"/>
    <w:link w:val="QuoteChar"/>
    <w:uiPriority w:val="29"/>
    <w:qFormat/>
    <w:rsid w:val="00822A4B"/>
    <w:rPr>
      <w:i/>
      <w:iCs/>
      <w:color w:val="000000" w:themeColor="text1"/>
      <w:sz w:val="20"/>
    </w:rPr>
  </w:style>
  <w:style w:type="character" w:customStyle="1" w:styleId="QuoteChar">
    <w:name w:val="Quote Char"/>
    <w:basedOn w:val="DefaultParagraphFont"/>
    <w:link w:val="Quote"/>
    <w:uiPriority w:val="29"/>
    <w:rsid w:val="00822A4B"/>
    <w:rPr>
      <w:rFonts w:ascii="Trebuchet MS" w:hAnsi="Trebuchet MS"/>
      <w:i/>
      <w:iCs/>
      <w:color w:val="000000" w:themeColor="text1"/>
      <w:sz w:val="20"/>
      <w:lang w:val="en-GB"/>
    </w:rPr>
  </w:style>
  <w:style w:type="paragraph" w:customStyle="1" w:styleId="ThesisAppendix">
    <w:name w:val="Thesis Appendix"/>
    <w:basedOn w:val="Thesisheading2"/>
    <w:qFormat/>
    <w:rsid w:val="00E526A4"/>
    <w:rPr>
      <w:sz w:val="28"/>
    </w:rPr>
  </w:style>
  <w:style w:type="paragraph" w:customStyle="1" w:styleId="ThesisAppendix2">
    <w:name w:val="Thesis Appendix 2"/>
    <w:basedOn w:val="Thesisheading2"/>
    <w:qFormat/>
    <w:rsid w:val="00E526A4"/>
  </w:style>
  <w:style w:type="paragraph" w:customStyle="1" w:styleId="Appendixheading">
    <w:name w:val="Appendix heading"/>
    <w:basedOn w:val="ThesisHeading1"/>
    <w:qFormat/>
    <w:rsid w:val="00E526A4"/>
  </w:style>
  <w:style w:type="paragraph" w:styleId="NormalWeb">
    <w:name w:val="Normal (Web)"/>
    <w:basedOn w:val="Normal"/>
    <w:uiPriority w:val="99"/>
    <w:unhideWhenUsed/>
    <w:rsid w:val="00084F22"/>
    <w:pPr>
      <w:spacing w:before="100" w:beforeAutospacing="1" w:after="100" w:afterAutospacing="1" w:line="240" w:lineRule="auto"/>
    </w:pPr>
    <w:rPr>
      <w:rFonts w:ascii="Times" w:hAnsi="Times" w:cs="Times New Roman"/>
      <w:sz w:val="20"/>
      <w:szCs w:val="20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aliases w:val="Thesis"/>
    <w:qFormat/>
    <w:rsid w:val="00C17DF0"/>
    <w:pPr>
      <w:spacing w:line="360" w:lineRule="auto"/>
    </w:pPr>
    <w:rPr>
      <w:rFonts w:ascii="Trebuchet MS" w:hAnsi="Trebuchet MS"/>
      <w:sz w:val="22"/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01626F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7660F9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660F9"/>
    <w:rPr>
      <w:rFonts w:ascii="Lucida Grande" w:hAnsi="Lucida Grande" w:cs="Lucida Grande"/>
      <w:sz w:val="18"/>
      <w:szCs w:val="18"/>
      <w:lang w:val="en-GB"/>
    </w:rPr>
  </w:style>
  <w:style w:type="paragraph" w:customStyle="1" w:styleId="ThesisHD4">
    <w:name w:val="Thesis HD 4"/>
    <w:basedOn w:val="Normal"/>
    <w:qFormat/>
    <w:rsid w:val="0001626F"/>
  </w:style>
  <w:style w:type="paragraph" w:customStyle="1" w:styleId="Thesisheading2">
    <w:name w:val="Thesis heading 2"/>
    <w:basedOn w:val="Heading1"/>
    <w:qFormat/>
    <w:rsid w:val="0001626F"/>
    <w:pPr>
      <w:spacing w:after="120"/>
    </w:pPr>
    <w:rPr>
      <w:rFonts w:ascii="Trebuchet MS" w:hAnsi="Trebuchet MS"/>
      <w:color w:val="000000" w:themeColor="text1"/>
      <w:sz w:val="24"/>
    </w:rPr>
  </w:style>
  <w:style w:type="character" w:customStyle="1" w:styleId="Heading1Char">
    <w:name w:val="Heading 1 Char"/>
    <w:basedOn w:val="DefaultParagraphFont"/>
    <w:link w:val="Heading1"/>
    <w:uiPriority w:val="9"/>
    <w:rsid w:val="0001626F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  <w:lang w:val="en-GB"/>
    </w:rPr>
  </w:style>
  <w:style w:type="paragraph" w:customStyle="1" w:styleId="ThesisHd3">
    <w:name w:val="Thesis Hd 3"/>
    <w:basedOn w:val="Normal"/>
    <w:qFormat/>
    <w:rsid w:val="00822A4B"/>
    <w:rPr>
      <w:b/>
      <w:i/>
      <w:sz w:val="24"/>
    </w:rPr>
  </w:style>
  <w:style w:type="paragraph" w:customStyle="1" w:styleId="ThesisHeading1">
    <w:name w:val="Thesis Heading 1"/>
    <w:basedOn w:val="Title"/>
    <w:qFormat/>
    <w:rsid w:val="0001626F"/>
    <w:pPr>
      <w:spacing w:before="120" w:line="360" w:lineRule="auto"/>
    </w:pPr>
    <w:rPr>
      <w:rFonts w:ascii="Trebuchet MS" w:hAnsi="Trebuchet MS"/>
      <w:b/>
      <w:color w:val="000000" w:themeColor="text1"/>
      <w:sz w:val="28"/>
    </w:rPr>
  </w:style>
  <w:style w:type="paragraph" w:styleId="Title">
    <w:name w:val="Title"/>
    <w:basedOn w:val="Normal"/>
    <w:next w:val="Normal"/>
    <w:link w:val="TitleChar"/>
    <w:uiPriority w:val="10"/>
    <w:qFormat/>
    <w:rsid w:val="0001626F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01626F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  <w:lang w:val="en-GB"/>
    </w:rPr>
  </w:style>
  <w:style w:type="paragraph" w:customStyle="1" w:styleId="ThesisHD5">
    <w:name w:val="Thesis HD5"/>
    <w:basedOn w:val="ThesisHD4"/>
    <w:qFormat/>
    <w:rsid w:val="00822A4B"/>
  </w:style>
  <w:style w:type="paragraph" w:styleId="Quote">
    <w:name w:val="Quote"/>
    <w:basedOn w:val="Normal"/>
    <w:next w:val="Normal"/>
    <w:link w:val="QuoteChar"/>
    <w:uiPriority w:val="29"/>
    <w:qFormat/>
    <w:rsid w:val="00822A4B"/>
    <w:rPr>
      <w:i/>
      <w:iCs/>
      <w:color w:val="000000" w:themeColor="text1"/>
      <w:sz w:val="20"/>
    </w:rPr>
  </w:style>
  <w:style w:type="character" w:customStyle="1" w:styleId="QuoteChar">
    <w:name w:val="Quote Char"/>
    <w:basedOn w:val="DefaultParagraphFont"/>
    <w:link w:val="Quote"/>
    <w:uiPriority w:val="29"/>
    <w:rsid w:val="00822A4B"/>
    <w:rPr>
      <w:rFonts w:ascii="Trebuchet MS" w:hAnsi="Trebuchet MS"/>
      <w:i/>
      <w:iCs/>
      <w:color w:val="000000" w:themeColor="text1"/>
      <w:sz w:val="20"/>
      <w:lang w:val="en-GB"/>
    </w:rPr>
  </w:style>
  <w:style w:type="paragraph" w:customStyle="1" w:styleId="ThesisAppendix">
    <w:name w:val="Thesis Appendix"/>
    <w:basedOn w:val="Thesisheading2"/>
    <w:qFormat/>
    <w:rsid w:val="00E526A4"/>
    <w:rPr>
      <w:sz w:val="28"/>
    </w:rPr>
  </w:style>
  <w:style w:type="paragraph" w:customStyle="1" w:styleId="ThesisAppendix2">
    <w:name w:val="Thesis Appendix 2"/>
    <w:basedOn w:val="Thesisheading2"/>
    <w:qFormat/>
    <w:rsid w:val="00E526A4"/>
  </w:style>
  <w:style w:type="paragraph" w:customStyle="1" w:styleId="Appendixheading">
    <w:name w:val="Appendix heading"/>
    <w:basedOn w:val="ThesisHeading1"/>
    <w:qFormat/>
    <w:rsid w:val="00E526A4"/>
  </w:style>
  <w:style w:type="paragraph" w:styleId="NormalWeb">
    <w:name w:val="Normal (Web)"/>
    <w:basedOn w:val="Normal"/>
    <w:uiPriority w:val="99"/>
    <w:unhideWhenUsed/>
    <w:rsid w:val="00084F22"/>
    <w:pPr>
      <w:spacing w:before="100" w:beforeAutospacing="1" w:after="100" w:afterAutospacing="1" w:line="240" w:lineRule="auto"/>
    </w:pPr>
    <w:rPr>
      <w:rFonts w:ascii="Times" w:hAnsi="Times" w:cs="Times New Roman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3046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57681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8386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938030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731537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375300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349795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64001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134444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686070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19664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039845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109084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44210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30890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472762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14627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447644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920716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162200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832525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789476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09339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934730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140683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881188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00985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454609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870726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208807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799804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414610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345790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991961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65526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6931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90117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01895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425300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153509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442653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825187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05667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694122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850873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747411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306011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72818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834954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121740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18182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11513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863403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75782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471407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026111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421292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947985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447163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494871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887914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015682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974020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231571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01001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922419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332538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148604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411049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89830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061709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125117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627858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38114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470585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944163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738526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004467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949584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872977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815151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39526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461730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239097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89342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63931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36777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12795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359720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2884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544491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965651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82768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483855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57827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940837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2649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257442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162430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809471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17397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02904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9189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482817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20063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430469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65686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39282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62353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34850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323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19539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051508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363218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415046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492263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28613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92750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97329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4738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912279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046755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307089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411852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12378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307172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581228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421513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464712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83852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715363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997685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63424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866557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65600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154838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70136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830902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088081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339284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955198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68351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409566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675885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56718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634334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77500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615260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118027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3979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401809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07828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99625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105416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39035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889271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80865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790626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13000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92422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095804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684017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087764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928229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202222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42535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14115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32661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476726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320230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7676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187329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245088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87689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98572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88953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47918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888492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34008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385764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38268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930938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83404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46873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28866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967810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30620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958530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104672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460221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171029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360468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740759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9443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0374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144695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6792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10548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604677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255893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401525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08805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2730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84728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85017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63256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360668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898241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913344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68700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390347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935847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33732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433266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825273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65025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05586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14200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984705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1726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848256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09289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308707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94675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317005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771761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380977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039443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432823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179481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946302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124290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88995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79502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883515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532179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451871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656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728965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786519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242790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75891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69937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94273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317344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025815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679042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971084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051496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02736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014183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320471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456803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14110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70517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74996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27913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2490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94264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895601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135753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74333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825317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599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691882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23877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468330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70238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044329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340586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389160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04431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395277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2615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867372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39557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91186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32782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9352816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74446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970164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995432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843397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13558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913901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5137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454568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723912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7" Type="http://schemas.microsoft.com/office/2011/relationships/people" Target="people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3</Pages>
  <Words>818</Words>
  <Characters>4667</Characters>
  <Application>Microsoft Macintosh Word</Application>
  <DocSecurity>0</DocSecurity>
  <Lines>38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47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hilippa Rees</dc:creator>
  <cp:keywords/>
  <dc:description/>
  <cp:lastModifiedBy>Philippa Rees</cp:lastModifiedBy>
  <cp:revision>4</cp:revision>
  <dcterms:created xsi:type="dcterms:W3CDTF">2016-11-05T14:00:00Z</dcterms:created>
  <dcterms:modified xsi:type="dcterms:W3CDTF">2016-11-05T15:34:00Z</dcterms:modified>
</cp:coreProperties>
</file>